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76A21B0" w14:textId="77777777" w:rsidR="00CF51AD" w:rsidRPr="00524F16" w:rsidRDefault="00CF51AD" w:rsidP="00CF51AD">
      <w:pPr>
        <w:spacing w:line="480" w:lineRule="auto"/>
        <w:contextualSpacing/>
      </w:pPr>
      <w:r>
        <w:t>Table S1</w:t>
      </w:r>
      <w:r w:rsidRPr="00524F16">
        <w:t xml:space="preserve">. Complete model set examining the effects of predators and resources (leaf litter,  arthropods) on occupancy and detection probability of </w:t>
      </w:r>
      <w:r w:rsidRPr="00524F16">
        <w:rPr>
          <w:i/>
        </w:rPr>
        <w:t>Craugastor bransfordii</w:t>
      </w:r>
      <w:r>
        <w:t xml:space="preserve"> and</w:t>
      </w:r>
      <w:r w:rsidRPr="00524F16">
        <w:t xml:space="preserve"> </w:t>
      </w:r>
      <w:r w:rsidRPr="00524F16">
        <w:rPr>
          <w:i/>
        </w:rPr>
        <w:t>Oophaga pumilio</w:t>
      </w:r>
      <w:r w:rsidRPr="00524F16">
        <w:t xml:space="preserve"> in forest habitat at La Selva, Costa Rica. Arthropods were modeled specific to the favored prey of each vertebrate species: </w:t>
      </w:r>
      <w:r w:rsidRPr="00524F16">
        <w:rPr>
          <w:i/>
        </w:rPr>
        <w:t>C. bransfordii</w:t>
      </w:r>
      <w:r w:rsidRPr="00524F16">
        <w:t xml:space="preserve"> – Acari, Araneae, Coleoptera, and Isopoda; </w:t>
      </w:r>
      <w:r w:rsidRPr="00524F16">
        <w:rPr>
          <w:i/>
        </w:rPr>
        <w:t>O. pumilio</w:t>
      </w:r>
      <w:r w:rsidRPr="00524F16">
        <w:t xml:space="preserve"> – Acari and Formicidae</w:t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Lieberman","given":"Susan S","non-dropping-particle":"","parse-names":false,"suffix":""}],"container-title":"Acta Zoologica Mexicana","id":"ITEM-1","issued":{"date-parts":[["1986"]]},"title":"Ecology of the leaf litter herpetofauna of a Neotropical rain forest: La Selva, Costa Rica","type":"article-journal"},"uris":["http://www.mendeley.com/documents/?uuid=8fa1a922-b902-446f-9f47-a149c0085aed"]},{"id":"ITEM-2","itemData":{"DOI":"10.1017/S0266467406003245","ISSN":"0266-4674","author":[{"dropping-particle":"","family":"Whitfield","given":"S M","non-dropping-particle":"","parse-names":false,"suffix":""},{"dropping-particle":"","family":"Donnelly","given":"M A","non-dropping-particle":"","parse-names":false,"suffix":""}],"container-title":"Journal of Tropical Ecology","id":"ITEM-2","issue":"4","issued":{"date-parts":[["2006","7","10"]]},"page":"409-417","title":"Ontogenetic and seasonal variation in the diets of a Costa Rican leaf-litter herpetofauna","type":"article-journal","volume":"22"},"uris":["http://www.mendeley.com/documents/?uuid=cb7440df-579a-401a-b037-ee9e97a486c5"]}],"mendeley":{"formattedCitation":"(Lieberman 1986; Whitfield and Donnelly 2006)","manualFormatting":"(Lieberman, 1986; Whitfield &amp; Donnelly, 2006)","plainTextFormattedCitation":"(Lieberman 1986; Whitfield and Donnelly 2006)","previouslyFormattedCitation":"(Lieberman 1986; Whitfield and Donnelly 2006)"},"properties":{"noteIndex":0},"schema":"https://github.com/citation-style-language/schema/raw/master/csl-citation.json"}</w:instrText>
      </w:r>
      <w:r>
        <w:fldChar w:fldCharType="separate"/>
      </w:r>
      <w:r w:rsidRPr="00FA460C">
        <w:rPr>
          <w:noProof/>
        </w:rPr>
        <w:t>(Lieberman, 1986; Whitfield &amp; Donnelly, 2006)</w:t>
      </w:r>
      <w:r>
        <w:fldChar w:fldCharType="end"/>
      </w:r>
      <w:r w:rsidRPr="00524F16">
        <w:t>.</w:t>
      </w:r>
    </w:p>
    <w:tbl>
      <w:tblPr>
        <w:tblW w:w="7420" w:type="dxa"/>
        <w:tblLook w:val="04A0" w:firstRow="1" w:lastRow="0" w:firstColumn="1" w:lastColumn="0" w:noHBand="0" w:noVBand="1"/>
      </w:tblPr>
      <w:tblGrid>
        <w:gridCol w:w="1100"/>
        <w:gridCol w:w="2960"/>
        <w:gridCol w:w="3360"/>
      </w:tblGrid>
      <w:tr w:rsidR="00CF51AD" w14:paraId="2723F397" w14:textId="77777777" w:rsidTr="00060505">
        <w:trPr>
          <w:trHeight w:val="375"/>
        </w:trPr>
        <w:tc>
          <w:tcPr>
            <w:tcW w:w="11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9B1E6E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Model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EB0C00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Occupancy parameters</w:t>
            </w:r>
          </w:p>
        </w:tc>
        <w:tc>
          <w:tcPr>
            <w:tcW w:w="33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380BA7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Detection parameters</w:t>
            </w:r>
          </w:p>
        </w:tc>
      </w:tr>
      <w:tr w:rsidR="00CF51AD" w14:paraId="552C8CB8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4AD3E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6DEA4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81F7B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</w:p>
        </w:tc>
      </w:tr>
      <w:tr w:rsidR="00CF51AD" w14:paraId="43A29700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F6349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0A556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3A876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</w:p>
        </w:tc>
      </w:tr>
      <w:tr w:rsidR="00CF51AD" w14:paraId="562BF076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7B690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38ACE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0C82A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</w:p>
        </w:tc>
      </w:tr>
      <w:tr w:rsidR="00CF51AD" w14:paraId="5D1AF537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4CCC9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126C5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90ED5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</w:p>
        </w:tc>
      </w:tr>
      <w:tr w:rsidR="00CF51AD" w14:paraId="37171C9B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E3849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24BA4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CCDFC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</w:p>
        </w:tc>
      </w:tr>
      <w:tr w:rsidR="00CF51AD" w14:paraId="50353E26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13AE8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D8C88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5045E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</w:p>
        </w:tc>
      </w:tr>
      <w:tr w:rsidR="00CF51AD" w14:paraId="39FCE1E8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E13E5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DF4BC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LL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2A125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</w:p>
        </w:tc>
      </w:tr>
      <w:tr w:rsidR="00CF51AD" w14:paraId="42AFCEA2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3567A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8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94DF4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LL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055FE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</w:p>
        </w:tc>
      </w:tr>
      <w:tr w:rsidR="00CF51AD" w14:paraId="2E3956B8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70320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9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FE081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LL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494B2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</w:p>
        </w:tc>
      </w:tr>
      <w:tr w:rsidR="00CF51AD" w14:paraId="4B1D2A29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09374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0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5B556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A892D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LL</w:t>
            </w:r>
          </w:p>
        </w:tc>
      </w:tr>
      <w:tr w:rsidR="00CF51AD" w14:paraId="5FEEC899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7442E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1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F7806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C3375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LL</w:t>
            </w:r>
          </w:p>
        </w:tc>
      </w:tr>
      <w:tr w:rsidR="00CF51AD" w14:paraId="58B3934A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27F27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2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4F8C0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7A1B6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LL</w:t>
            </w:r>
          </w:p>
        </w:tc>
      </w:tr>
      <w:tr w:rsidR="00CF51AD" w14:paraId="09317F1F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6655B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3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B4E57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LL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94A3B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LL</w:t>
            </w:r>
          </w:p>
        </w:tc>
      </w:tr>
      <w:tr w:rsidR="00CF51AD" w14:paraId="38CC6696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678E4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4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89840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LL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5856C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LL</w:t>
            </w:r>
          </w:p>
        </w:tc>
      </w:tr>
      <w:tr w:rsidR="00CF51AD" w14:paraId="24CC9C3D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86721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5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92046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LL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7FB9D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LL</w:t>
            </w:r>
          </w:p>
        </w:tc>
      </w:tr>
      <w:tr w:rsidR="00CF51AD" w14:paraId="2AE3B475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2A0B5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6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C23B6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LL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2BC6F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</w:p>
        </w:tc>
      </w:tr>
      <w:tr w:rsidR="00CF51AD" w14:paraId="04DC1CB0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EC6F0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7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2EE9C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LL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88F3E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</w:p>
        </w:tc>
      </w:tr>
      <w:tr w:rsidR="00CF51AD" w14:paraId="4E2587E6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53347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8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CEC21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LL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B96D0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</w:p>
        </w:tc>
      </w:tr>
      <w:tr w:rsidR="00CF51AD" w14:paraId="5AE580ED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B5055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9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5952F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910C8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LL</w:t>
            </w:r>
          </w:p>
        </w:tc>
      </w:tr>
      <w:tr w:rsidR="00CF51AD" w14:paraId="18162C13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FEDBF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0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09692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D453E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LL</w:t>
            </w:r>
          </w:p>
        </w:tc>
      </w:tr>
      <w:tr w:rsidR="00CF51AD" w14:paraId="1625F8DF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5927F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1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1D173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D1545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LL</w:t>
            </w:r>
          </w:p>
        </w:tc>
      </w:tr>
      <w:tr w:rsidR="00CF51AD" w14:paraId="545E7CFB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93FB4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2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DBB2D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LL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27E91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LL</w:t>
            </w:r>
          </w:p>
        </w:tc>
      </w:tr>
      <w:tr w:rsidR="00CF51AD" w14:paraId="534A4E33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D9023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3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F5837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LL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83D73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LL</w:t>
            </w:r>
          </w:p>
        </w:tc>
      </w:tr>
      <w:tr w:rsidR="00CF51AD" w14:paraId="5491FC71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6EA2B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4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2662F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LL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70EDD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LL</w:t>
            </w:r>
          </w:p>
        </w:tc>
      </w:tr>
      <w:tr w:rsidR="00CF51AD" w14:paraId="26FD0B9D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E51D0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5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5A5CE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Arthropods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69273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</w:p>
        </w:tc>
      </w:tr>
      <w:tr w:rsidR="00CF51AD" w14:paraId="75B3113D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34499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6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B951E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Arthropods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4A38C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</w:p>
        </w:tc>
      </w:tr>
      <w:tr w:rsidR="00CF51AD" w14:paraId="43970203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95A20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7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37F54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Arthropods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87D2E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</w:p>
        </w:tc>
      </w:tr>
      <w:tr w:rsidR="00CF51AD" w14:paraId="4BCF4307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4FEB1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lastRenderedPageBreak/>
              <w:t>28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B86BE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D1AF1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rthropods</w:t>
            </w:r>
          </w:p>
        </w:tc>
      </w:tr>
      <w:tr w:rsidR="00CF51AD" w14:paraId="3352D4D9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B3537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9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56F60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E7B08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rthropods</w:t>
            </w:r>
          </w:p>
        </w:tc>
      </w:tr>
      <w:tr w:rsidR="00CF51AD" w14:paraId="3C43433F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C54BD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0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B8A36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21241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rthropods</w:t>
            </w:r>
          </w:p>
        </w:tc>
      </w:tr>
      <w:tr w:rsidR="00CF51AD" w14:paraId="521215F7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796A2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1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AC162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Arthropods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9A23F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rthropods</w:t>
            </w:r>
          </w:p>
        </w:tc>
      </w:tr>
      <w:tr w:rsidR="00CF51AD" w14:paraId="386564DC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17EB9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2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73873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Arthropods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D8B4B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rthropods</w:t>
            </w:r>
          </w:p>
        </w:tc>
      </w:tr>
      <w:tr w:rsidR="00CF51AD" w14:paraId="659DF73B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B10A2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3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9DFFC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Arthropods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284D1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rthropods</w:t>
            </w:r>
          </w:p>
        </w:tc>
      </w:tr>
      <w:tr w:rsidR="00CF51AD" w14:paraId="62540534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270D7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4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FE336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Arthropods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C793D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</w:p>
        </w:tc>
      </w:tr>
      <w:tr w:rsidR="00CF51AD" w14:paraId="5EE7C0D8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89965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5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19B0B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Arthropods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5EFA8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</w:p>
        </w:tc>
      </w:tr>
      <w:tr w:rsidR="00CF51AD" w14:paraId="51CFC962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DFCE0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6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B187C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Arthropods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7114F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</w:p>
        </w:tc>
      </w:tr>
      <w:tr w:rsidR="00CF51AD" w14:paraId="7C686419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D8B98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7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11BA4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E18C0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rthropods</w:t>
            </w:r>
          </w:p>
        </w:tc>
      </w:tr>
      <w:tr w:rsidR="00CF51AD" w14:paraId="5AED1AE4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51814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8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9A0FD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1EF11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rthropods</w:t>
            </w:r>
          </w:p>
        </w:tc>
      </w:tr>
      <w:tr w:rsidR="00CF51AD" w14:paraId="67DE44A0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D941D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9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7FCF8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0872A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rthropods</w:t>
            </w:r>
          </w:p>
        </w:tc>
      </w:tr>
      <w:tr w:rsidR="00CF51AD" w14:paraId="5526756A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B9D64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0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1FB6A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Arthropods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6F58A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rthropods</w:t>
            </w:r>
          </w:p>
        </w:tc>
      </w:tr>
      <w:tr w:rsidR="00CF51AD" w14:paraId="578ABDAD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34BE2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1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2F7EA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Arthropods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DAB8A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rthropods</w:t>
            </w:r>
          </w:p>
        </w:tc>
      </w:tr>
      <w:tr w:rsidR="00CF51AD" w14:paraId="6DB3C340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B68F3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2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5D03F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Arthropods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2F3E8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rthropods</w:t>
            </w:r>
          </w:p>
        </w:tc>
      </w:tr>
      <w:tr w:rsidR="00CF51AD" w14:paraId="55526700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66264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3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95EC9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Season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6114B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</w:p>
        </w:tc>
      </w:tr>
      <w:tr w:rsidR="00CF51AD" w14:paraId="13B718D1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65579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4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9E112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Season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C2869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</w:p>
        </w:tc>
      </w:tr>
      <w:tr w:rsidR="00CF51AD" w14:paraId="7A0A20F8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FC724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5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79948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Season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01387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</w:p>
        </w:tc>
      </w:tr>
      <w:tr w:rsidR="00CF51AD" w14:paraId="29F53A07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FBEE7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6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BAB04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C7F1C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Season</w:t>
            </w:r>
          </w:p>
        </w:tc>
      </w:tr>
      <w:tr w:rsidR="00CF51AD" w14:paraId="063E30CC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FE4E7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7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D3AE6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9603F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Season</w:t>
            </w:r>
          </w:p>
        </w:tc>
      </w:tr>
      <w:tr w:rsidR="00CF51AD" w14:paraId="796A2B6F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2C8C5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8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CEC0F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8C1A9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Season</w:t>
            </w:r>
          </w:p>
        </w:tc>
      </w:tr>
      <w:tr w:rsidR="00CF51AD" w14:paraId="29E445F3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1469F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9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F2C89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Season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C5776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Season</w:t>
            </w:r>
          </w:p>
        </w:tc>
      </w:tr>
      <w:tr w:rsidR="00CF51AD" w14:paraId="3C33C019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C4D53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0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F3F05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Season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182CD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Season</w:t>
            </w:r>
          </w:p>
        </w:tc>
      </w:tr>
      <w:tr w:rsidR="00CF51AD" w14:paraId="17692ADE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D5FD1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1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19B83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Season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7A81E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Season</w:t>
            </w:r>
          </w:p>
        </w:tc>
      </w:tr>
      <w:tr w:rsidR="00CF51AD" w14:paraId="33AB71B1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E4151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2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CA2E2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Season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18580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</w:p>
        </w:tc>
      </w:tr>
      <w:tr w:rsidR="00CF51AD" w14:paraId="28BBAAA7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5663F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3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05BA6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Season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8C433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</w:p>
        </w:tc>
      </w:tr>
      <w:tr w:rsidR="00CF51AD" w14:paraId="065E1883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E7F24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4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063F0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Season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6E28D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</w:p>
        </w:tc>
      </w:tr>
      <w:tr w:rsidR="00CF51AD" w14:paraId="0883A3BD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F1289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5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6ED69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E8E3E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Season</w:t>
            </w:r>
          </w:p>
        </w:tc>
      </w:tr>
      <w:tr w:rsidR="00CF51AD" w14:paraId="743CCE2F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D3A84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6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A9DEB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8EA2D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Season</w:t>
            </w:r>
          </w:p>
        </w:tc>
      </w:tr>
      <w:tr w:rsidR="00CF51AD" w14:paraId="2F721410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EDB6E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7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4FCA1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C7505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Season</w:t>
            </w:r>
          </w:p>
        </w:tc>
      </w:tr>
      <w:tr w:rsidR="00CF51AD" w14:paraId="66EBA161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87C15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8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D1C68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Season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76F0A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Season</w:t>
            </w:r>
          </w:p>
        </w:tc>
      </w:tr>
      <w:tr w:rsidR="00CF51AD" w14:paraId="47C729D1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B02C4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9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6150F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Season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2C407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Season</w:t>
            </w:r>
          </w:p>
        </w:tc>
      </w:tr>
      <w:tr w:rsidR="00CF51AD" w14:paraId="582B94B8" w14:textId="77777777" w:rsidTr="00060505">
        <w:trPr>
          <w:trHeight w:val="360"/>
        </w:trPr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C18A2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0</w:t>
            </w:r>
          </w:p>
        </w:tc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9D34D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Ψ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Ψ</w:t>
            </w:r>
            <w:r>
              <w:rPr>
                <w:color w:val="000000"/>
                <w:vertAlign w:val="superscript"/>
              </w:rPr>
              <w:t>Season</w:t>
            </w:r>
          </w:p>
        </w:tc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BD949" w14:textId="77777777" w:rsidR="00CF51AD" w:rsidRDefault="00CF51AD" w:rsidP="0006050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B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r</w:t>
            </w:r>
            <w:r>
              <w:rPr>
                <w:color w:val="000000"/>
                <w:vertAlign w:val="superscript"/>
              </w:rPr>
              <w:t>Ba</w:t>
            </w:r>
            <w:r>
              <w:rPr>
                <w:color w:val="000000"/>
              </w:rPr>
              <w:t>+</w:t>
            </w:r>
            <w:r>
              <w:rPr>
                <w:i/>
                <w:iCs/>
                <w:color w:val="000000"/>
              </w:rPr>
              <w:t>p</w:t>
            </w:r>
            <w:r>
              <w:rPr>
                <w:color w:val="000000"/>
                <w:vertAlign w:val="superscript"/>
              </w:rPr>
              <w:t>Season</w:t>
            </w:r>
          </w:p>
        </w:tc>
      </w:tr>
      <w:tr w:rsidR="00CF51AD" w14:paraId="3557F669" w14:textId="77777777" w:rsidTr="00060505">
        <w:trPr>
          <w:trHeight w:val="150"/>
        </w:trPr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F53076" w14:textId="77777777" w:rsidR="00CF51AD" w:rsidRDefault="00CF51AD" w:rsidP="00060505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 </w:t>
            </w:r>
          </w:p>
        </w:tc>
        <w:tc>
          <w:tcPr>
            <w:tcW w:w="2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50DBA2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 </w:t>
            </w:r>
          </w:p>
        </w:tc>
        <w:tc>
          <w:tcPr>
            <w:tcW w:w="3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06BB9A" w14:textId="77777777" w:rsidR="00CF51AD" w:rsidRDefault="00CF51AD" w:rsidP="00060505">
            <w:pPr>
              <w:rPr>
                <w:color w:val="000000"/>
              </w:rPr>
            </w:pPr>
            <w:r>
              <w:rPr>
                <w:color w:val="000000"/>
              </w:rPr>
              <w:t> </w:t>
            </w:r>
          </w:p>
        </w:tc>
      </w:tr>
    </w:tbl>
    <w:p w14:paraId="0A94F08A" w14:textId="77777777" w:rsidR="00CF51AD" w:rsidRPr="00DE4EB5" w:rsidRDefault="00CF51AD" w:rsidP="00CF51AD"/>
    <w:p w14:paraId="0EDCA22C" w14:textId="77777777" w:rsidR="002B3D5E" w:rsidRDefault="002B3D5E">
      <w:bookmarkStart w:id="0" w:name="_GoBack"/>
      <w:bookmarkEnd w:id="0"/>
    </w:p>
    <w:sectPr w:rsidR="002B3D5E" w:rsidSect="00B261F2">
      <w:pgSz w:w="12240" w:h="15840" w:code="1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7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F51AD"/>
    <w:rsid w:val="000D3D36"/>
    <w:rsid w:val="000F1085"/>
    <w:rsid w:val="002B3D5E"/>
    <w:rsid w:val="002C5FDC"/>
    <w:rsid w:val="003066E6"/>
    <w:rsid w:val="00605812"/>
    <w:rsid w:val="008331AC"/>
    <w:rsid w:val="00A27603"/>
    <w:rsid w:val="00CF51AD"/>
    <w:rsid w:val="00FC76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68B7F71"/>
  <w15:chartTrackingRefBased/>
  <w15:docId w15:val="{533282EB-D809-B049-B80F-18CB22EECE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F51AD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CF51A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09</Words>
  <Characters>3474</Characters>
  <Application>Microsoft Office Word</Application>
  <DocSecurity>0</DocSecurity>
  <Lines>28</Lines>
  <Paragraphs>8</Paragraphs>
  <ScaleCrop>false</ScaleCrop>
  <Company/>
  <LinksUpToDate>false</LinksUpToDate>
  <CharactersWithSpaces>40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ian Folt</dc:creator>
  <cp:keywords/>
  <dc:description/>
  <cp:lastModifiedBy>Brian Folt</cp:lastModifiedBy>
  <cp:revision>1</cp:revision>
  <dcterms:created xsi:type="dcterms:W3CDTF">2020-03-23T00:48:00Z</dcterms:created>
  <dcterms:modified xsi:type="dcterms:W3CDTF">2020-03-23T00:48:00Z</dcterms:modified>
</cp:coreProperties>
</file>